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7196C96" w14:textId="77777777" w:rsidR="003B3F5C" w:rsidRDefault="00A74287" w:rsidP="003326BF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he issues and questions are expressed in the form of questions. The </w:t>
      </w:r>
      <w:r w:rsidR="008B1E67">
        <w:rPr>
          <w:rFonts w:ascii="Times New Roman" w:hAnsi="Times New Roman" w:cs="Times New Roman"/>
          <w:sz w:val="24"/>
        </w:rPr>
        <w:t>formation of the questions is different for each segment.</w:t>
      </w:r>
      <w:r>
        <w:rPr>
          <w:rFonts w:ascii="Times New Roman" w:hAnsi="Times New Roman" w:cs="Times New Roman"/>
          <w:sz w:val="24"/>
        </w:rPr>
        <w:t xml:space="preserve"> The problems are expressed with "How….?" and issues are expressed as "IS….", "Does……." as a question. </w:t>
      </w:r>
      <w:r w:rsidR="00EC66D0">
        <w:rPr>
          <w:rFonts w:ascii="Times New Roman" w:hAnsi="Times New Roman" w:cs="Times New Roman"/>
          <w:sz w:val="24"/>
        </w:rPr>
        <w:t xml:space="preserve">In the below section two issues and two problems are discussed. </w:t>
      </w:r>
    </w:p>
    <w:p w14:paraId="2567B14D" w14:textId="77777777" w:rsidR="00B56787" w:rsidRDefault="00A74287" w:rsidP="003326BF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wo problems:</w:t>
      </w:r>
    </w:p>
    <w:p w14:paraId="1609A5BA" w14:textId="77777777" w:rsidR="008B1E67" w:rsidRDefault="00A74287" w:rsidP="003326BF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How school enrollment can be increased?</w:t>
      </w:r>
    </w:p>
    <w:p w14:paraId="0B278061" w14:textId="77777777" w:rsidR="008B1E67" w:rsidRPr="008B1E67" w:rsidRDefault="00A74287" w:rsidP="003326BF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How budget of the school can be re</w:t>
      </w:r>
      <w:r>
        <w:rPr>
          <w:rFonts w:ascii="Times New Roman" w:hAnsi="Times New Roman" w:cs="Times New Roman"/>
          <w:sz w:val="24"/>
        </w:rPr>
        <w:t>duced?</w:t>
      </w:r>
    </w:p>
    <w:p w14:paraId="0574B85F" w14:textId="77777777" w:rsidR="003B3F5C" w:rsidRDefault="00A74287" w:rsidP="003326BF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wo issues:</w:t>
      </w:r>
    </w:p>
    <w:p w14:paraId="69D1D1A7" w14:textId="77777777" w:rsidR="003B3F5C" w:rsidRDefault="00A74287" w:rsidP="003326BF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Does the government is having the right to decide whether someone associates with the capital crime will die or live</w:t>
      </w:r>
      <w:r w:rsidR="005C64C0">
        <w:rPr>
          <w:rFonts w:ascii="Times New Roman" w:hAnsi="Times New Roman" w:cs="Times New Roman"/>
          <w:sz w:val="24"/>
        </w:rPr>
        <w:t>?</w:t>
      </w:r>
    </w:p>
    <w:p w14:paraId="3164D5E6" w14:textId="77777777" w:rsidR="00EC66D0" w:rsidRDefault="00A74287" w:rsidP="003326BF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Does </w:t>
      </w:r>
      <w:r w:rsidR="004E19A9">
        <w:rPr>
          <w:rFonts w:ascii="Times New Roman" w:hAnsi="Times New Roman" w:cs="Times New Roman"/>
          <w:sz w:val="24"/>
        </w:rPr>
        <w:t>capital punishment unusual and cruel treatment</w:t>
      </w:r>
      <w:r>
        <w:rPr>
          <w:rFonts w:ascii="Times New Roman" w:hAnsi="Times New Roman" w:cs="Times New Roman"/>
          <w:sz w:val="24"/>
        </w:rPr>
        <w:t>?</w:t>
      </w:r>
    </w:p>
    <w:p w14:paraId="046EB76B" w14:textId="77777777" w:rsidR="00EC66D0" w:rsidRDefault="00A74287" w:rsidP="003326BF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Here it is possible to create controversial issues when nothing ha</w:t>
      </w:r>
      <w:r>
        <w:rPr>
          <w:rFonts w:ascii="Times New Roman" w:hAnsi="Times New Roman" w:cs="Times New Roman"/>
          <w:sz w:val="24"/>
        </w:rPr>
        <w:t xml:space="preserve">s existed. The way of presents an issue may create a serious problem in a large way. </w:t>
      </w:r>
    </w:p>
    <w:p w14:paraId="267F35B3" w14:textId="77777777" w:rsidR="003A3D1E" w:rsidRDefault="003A3D1E" w:rsidP="003326BF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793BE5D9" w14:textId="77777777" w:rsidR="005C64C0" w:rsidRDefault="005C64C0" w:rsidP="003326BF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09ED9D29" w14:textId="77777777" w:rsidR="005C64C0" w:rsidRDefault="005C64C0" w:rsidP="003326BF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7BB2F3F3" w14:textId="77777777" w:rsidR="005C64C0" w:rsidRDefault="005C64C0" w:rsidP="003326BF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1B45AB1D" w14:textId="77777777" w:rsidR="005C64C0" w:rsidRDefault="005C64C0" w:rsidP="003326BF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5AC2387F" w14:textId="77777777" w:rsidR="005C64C0" w:rsidRDefault="005C64C0" w:rsidP="003326BF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67FE4C7B" w14:textId="77777777" w:rsidR="005C64C0" w:rsidRDefault="005C64C0" w:rsidP="003326BF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21C8FD8D" w14:textId="77777777" w:rsidR="005C64C0" w:rsidRDefault="005C64C0" w:rsidP="003326BF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36B3CF28" w14:textId="77777777" w:rsidR="005C64C0" w:rsidRDefault="005C64C0" w:rsidP="003326BF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2B1F0F91" w14:textId="77777777" w:rsidR="005C64C0" w:rsidRDefault="005C64C0" w:rsidP="003326BF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61A505F1" w14:textId="77777777" w:rsidR="005C64C0" w:rsidRPr="003A3D1E" w:rsidRDefault="005C64C0" w:rsidP="003326BF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0ACEA80E" w14:textId="77777777" w:rsidR="00A74287" w:rsidRDefault="00A74287" w:rsidP="00A74287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3A3D1E">
        <w:rPr>
          <w:rFonts w:ascii="Times New Roman" w:hAnsi="Times New Roman" w:cs="Times New Roman"/>
          <w:b/>
          <w:sz w:val="24"/>
        </w:rPr>
        <w:t>Reference:</w:t>
      </w:r>
    </w:p>
    <w:p w14:paraId="3511DC0E" w14:textId="77777777" w:rsidR="00A74287" w:rsidRPr="00764D12" w:rsidRDefault="00A74287" w:rsidP="00A74287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b/>
          <w:sz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</w:rPr>
        <w:fldChar w:fldCharType="separate"/>
      </w:r>
      <w:r w:rsidRPr="00764D12">
        <w:rPr>
          <w:rFonts w:ascii="Times New Roman" w:hAnsi="Times New Roman" w:cs="Times New Roman"/>
          <w:noProof/>
          <w:sz w:val="24"/>
          <w:szCs w:val="24"/>
        </w:rPr>
        <w:t xml:space="preserve">stephenson,  bob. (n.d.). </w:t>
      </w:r>
      <w:r w:rsidRPr="00764D12">
        <w:rPr>
          <w:rFonts w:ascii="Times New Roman" w:hAnsi="Times New Roman" w:cs="Times New Roman"/>
          <w:i/>
          <w:iCs/>
          <w:noProof/>
          <w:sz w:val="24"/>
          <w:szCs w:val="24"/>
        </w:rPr>
        <w:t>The Art of Thinking: A Guide to Critical and Creative Thought</w:t>
      </w:r>
      <w:r w:rsidRPr="00764D12">
        <w:rPr>
          <w:rFonts w:ascii="Times New Roman" w:hAnsi="Times New Roman" w:cs="Times New Roman"/>
          <w:noProof/>
          <w:sz w:val="24"/>
          <w:szCs w:val="24"/>
        </w:rPr>
        <w:t>. Retrieved May 30, 2021, from https://www.academia.edu/7425475/The_Art_of_Thinking_A_Guide_to_Critical_and_Creative_Thought</w:t>
      </w:r>
    </w:p>
    <w:p w14:paraId="12E1C758" w14:textId="0933DD0E" w:rsidR="003A3D1E" w:rsidRPr="003A3D1E" w:rsidRDefault="00A74287" w:rsidP="00A74287">
      <w:pPr>
        <w:spacing w:line="360" w:lineRule="auto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fldChar w:fldCharType="end"/>
      </w:r>
    </w:p>
    <w:sectPr w:rsidR="003A3D1E" w:rsidRPr="003A3D1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C2D1B63"/>
    <w:multiLevelType w:val="hybridMultilevel"/>
    <w:tmpl w:val="2E7A5B98"/>
    <w:lvl w:ilvl="0" w:tplc="D13A2248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A8182C06" w:tentative="1">
      <w:start w:val="1"/>
      <w:numFmt w:val="lowerLetter"/>
      <w:lvlText w:val="%2."/>
      <w:lvlJc w:val="left"/>
      <w:pPr>
        <w:ind w:left="1440" w:hanging="360"/>
      </w:pPr>
    </w:lvl>
    <w:lvl w:ilvl="2" w:tplc="63727986" w:tentative="1">
      <w:start w:val="1"/>
      <w:numFmt w:val="lowerRoman"/>
      <w:lvlText w:val="%3."/>
      <w:lvlJc w:val="right"/>
      <w:pPr>
        <w:ind w:left="2160" w:hanging="180"/>
      </w:pPr>
    </w:lvl>
    <w:lvl w:ilvl="3" w:tplc="7570C692" w:tentative="1">
      <w:start w:val="1"/>
      <w:numFmt w:val="decimal"/>
      <w:lvlText w:val="%4."/>
      <w:lvlJc w:val="left"/>
      <w:pPr>
        <w:ind w:left="2880" w:hanging="360"/>
      </w:pPr>
    </w:lvl>
    <w:lvl w:ilvl="4" w:tplc="8C227BA8" w:tentative="1">
      <w:start w:val="1"/>
      <w:numFmt w:val="lowerLetter"/>
      <w:lvlText w:val="%5."/>
      <w:lvlJc w:val="left"/>
      <w:pPr>
        <w:ind w:left="3600" w:hanging="360"/>
      </w:pPr>
    </w:lvl>
    <w:lvl w:ilvl="5" w:tplc="5A18BA40" w:tentative="1">
      <w:start w:val="1"/>
      <w:numFmt w:val="lowerRoman"/>
      <w:lvlText w:val="%6."/>
      <w:lvlJc w:val="right"/>
      <w:pPr>
        <w:ind w:left="4320" w:hanging="180"/>
      </w:pPr>
    </w:lvl>
    <w:lvl w:ilvl="6" w:tplc="D67C0710" w:tentative="1">
      <w:start w:val="1"/>
      <w:numFmt w:val="decimal"/>
      <w:lvlText w:val="%7."/>
      <w:lvlJc w:val="left"/>
      <w:pPr>
        <w:ind w:left="5040" w:hanging="360"/>
      </w:pPr>
    </w:lvl>
    <w:lvl w:ilvl="7" w:tplc="3678014E" w:tentative="1">
      <w:start w:val="1"/>
      <w:numFmt w:val="lowerLetter"/>
      <w:lvlText w:val="%8."/>
      <w:lvlJc w:val="left"/>
      <w:pPr>
        <w:ind w:left="5760" w:hanging="360"/>
      </w:pPr>
    </w:lvl>
    <w:lvl w:ilvl="8" w:tplc="800EF9A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57F06DF"/>
    <w:multiLevelType w:val="hybridMultilevel"/>
    <w:tmpl w:val="E1480BBC"/>
    <w:lvl w:ilvl="0" w:tplc="52001FE0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2356DE32" w:tentative="1">
      <w:start w:val="1"/>
      <w:numFmt w:val="lowerLetter"/>
      <w:lvlText w:val="%2."/>
      <w:lvlJc w:val="left"/>
      <w:pPr>
        <w:ind w:left="1440" w:hanging="360"/>
      </w:pPr>
    </w:lvl>
    <w:lvl w:ilvl="2" w:tplc="D1DEC64E" w:tentative="1">
      <w:start w:val="1"/>
      <w:numFmt w:val="lowerRoman"/>
      <w:lvlText w:val="%3."/>
      <w:lvlJc w:val="right"/>
      <w:pPr>
        <w:ind w:left="2160" w:hanging="180"/>
      </w:pPr>
    </w:lvl>
    <w:lvl w:ilvl="3" w:tplc="3BEE7AC8" w:tentative="1">
      <w:start w:val="1"/>
      <w:numFmt w:val="decimal"/>
      <w:lvlText w:val="%4."/>
      <w:lvlJc w:val="left"/>
      <w:pPr>
        <w:ind w:left="2880" w:hanging="360"/>
      </w:pPr>
    </w:lvl>
    <w:lvl w:ilvl="4" w:tplc="CDE693B2" w:tentative="1">
      <w:start w:val="1"/>
      <w:numFmt w:val="lowerLetter"/>
      <w:lvlText w:val="%5."/>
      <w:lvlJc w:val="left"/>
      <w:pPr>
        <w:ind w:left="3600" w:hanging="360"/>
      </w:pPr>
    </w:lvl>
    <w:lvl w:ilvl="5" w:tplc="9ADC989C" w:tentative="1">
      <w:start w:val="1"/>
      <w:numFmt w:val="lowerRoman"/>
      <w:lvlText w:val="%6."/>
      <w:lvlJc w:val="right"/>
      <w:pPr>
        <w:ind w:left="4320" w:hanging="180"/>
      </w:pPr>
    </w:lvl>
    <w:lvl w:ilvl="6" w:tplc="2A5A4680" w:tentative="1">
      <w:start w:val="1"/>
      <w:numFmt w:val="decimal"/>
      <w:lvlText w:val="%7."/>
      <w:lvlJc w:val="left"/>
      <w:pPr>
        <w:ind w:left="5040" w:hanging="360"/>
      </w:pPr>
    </w:lvl>
    <w:lvl w:ilvl="7" w:tplc="FB78BF64" w:tentative="1">
      <w:start w:val="1"/>
      <w:numFmt w:val="lowerLetter"/>
      <w:lvlText w:val="%8."/>
      <w:lvlJc w:val="left"/>
      <w:pPr>
        <w:ind w:left="5760" w:hanging="360"/>
      </w:pPr>
    </w:lvl>
    <w:lvl w:ilvl="8" w:tplc="02D60A7E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B3F5C"/>
    <w:rsid w:val="003326BF"/>
    <w:rsid w:val="003A3D1E"/>
    <w:rsid w:val="003B3F5C"/>
    <w:rsid w:val="004E19A9"/>
    <w:rsid w:val="005C64C0"/>
    <w:rsid w:val="00783B6A"/>
    <w:rsid w:val="008B1E67"/>
    <w:rsid w:val="00A74287"/>
    <w:rsid w:val="00B56787"/>
    <w:rsid w:val="00B82F3D"/>
    <w:rsid w:val="00C07FD2"/>
    <w:rsid w:val="00EC66D0"/>
    <w:rsid w:val="00F21A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CEECEC"/>
  <w15:docId w15:val="{29E59BB2-546B-4B5A-A324-EED48BA30F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B1E6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</TotalTime>
  <Pages>2</Pages>
  <Words>150</Words>
  <Characters>857</Characters>
  <Application>Microsoft Office Word</Application>
  <DocSecurity>0</DocSecurity>
  <Lines>7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Preethimol Gopi</cp:lastModifiedBy>
  <cp:revision>2</cp:revision>
  <dcterms:created xsi:type="dcterms:W3CDTF">2021-05-30T09:29:00Z</dcterms:created>
  <dcterms:modified xsi:type="dcterms:W3CDTF">2021-05-31T12:01:00Z</dcterms:modified>
</cp:coreProperties>
</file>